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>example project (th</w:t>
      </w:r>
      <w:r w:rsidR="007E0285">
        <w:rPr>
          <w:lang w:val="en-GB"/>
        </w:rPr>
        <w:t>e</w:t>
      </w:r>
      <w:r>
        <w:rPr>
          <w:lang w:val="en-GB"/>
        </w:rPr>
        <w:t xml:space="preserve">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7E0285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861685" cy="974789"/>
            <wp:effectExtent l="57150" t="19050" r="120015" b="72961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61685" cy="97478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265E86" w:rsidP="00B300A7">
      <w:pPr>
        <w:jc w:val="center"/>
        <w:rPr>
          <w:noProof/>
          <w:lang w:val="de-DE" w:eastAsia="de-DE"/>
        </w:rPr>
      </w:pPr>
      <w:r w:rsidRPr="00265E86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265E86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265E86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265E86">
          <w:fldChar w:fldCharType="end"/>
        </w:r>
      </w:hyperlink>
      <w:r w:rsidR="00395FDB">
        <w:t xml:space="preserve"> When a decoy hit is found among five target hits</w:t>
      </w:r>
    </w:p>
    <w:p w:rsidR="00140A1B" w:rsidRDefault="00265E86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143C91">
        <w:rPr>
          <w:i/>
        </w:rPr>
        <w:t>1206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out of </w:t>
      </w:r>
      <w:r w:rsidR="00F47329">
        <w:rPr>
          <w:i/>
        </w:rPr>
        <w:t>17</w:t>
      </w:r>
      <w:r w:rsidR="00143C91">
        <w:rPr>
          <w:i/>
        </w:rPr>
        <w:t>24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EC35D4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95569" cy="3448145"/>
            <wp:effectExtent l="57150" t="19050" r="114681" b="76105"/>
            <wp:docPr id="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95569" cy="344814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265E86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B92D73" w:rsidRPr="00B92D73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265E86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3172EB" w:rsidRPr="00B92D73" w:rsidRDefault="00265E86" w:rsidP="00B92D73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407D27">
        <w:t>1206</w:t>
      </w:r>
      <w:r>
        <w:t xml:space="preserve"> proteins were validated including </w:t>
      </w:r>
      <w:r w:rsidR="006E36C9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0E5271">
        <w:t>12</w:t>
      </w:r>
      <w:r w:rsidR="00407D27">
        <w:t>75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140A1B" w:rsidP="00D27C2C">
      <w:pPr>
        <w:jc w:val="both"/>
        <w:rPr>
          <w:lang w:val="en-GB"/>
        </w:rPr>
      </w:pPr>
      <w:r>
        <w:t xml:space="preserve">The </w:t>
      </w:r>
      <w:r w:rsidR="0002257E">
        <w:t>‘</w:t>
      </w:r>
      <w:r w:rsidR="008C18CF">
        <w:t>Validation R</w:t>
      </w:r>
      <w:r w:rsidRPr="0002257E">
        <w:t>esults</w:t>
      </w:r>
      <w:r w:rsidR="0002257E">
        <w:t>’</w:t>
      </w:r>
      <w:r w:rsidRPr="0002257E">
        <w:t xml:space="preserve"> </w:t>
      </w:r>
      <w:r>
        <w:t xml:space="preserve">show that the FDR limit used is </w:t>
      </w:r>
      <w:r w:rsidR="00407D27">
        <w:t>1.0</w:t>
      </w:r>
      <w:r>
        <w:t>%.</w:t>
      </w:r>
      <w:r w:rsidR="00407D27">
        <w:t xml:space="preserve"> However, the FDR limit is not always identical to the one set by the user.</w:t>
      </w:r>
      <w:r>
        <w:t xml:space="preserve"> </w:t>
      </w:r>
      <w:r w:rsidR="00407D27">
        <w:rPr>
          <w:i/>
        </w:rPr>
        <w:t>Why aren't the two always identical</w:t>
      </w:r>
      <w:r w:rsidRPr="00063B12">
        <w:rPr>
          <w:i/>
        </w:rPr>
        <w:t xml:space="preserve">?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4D4F0F">
        <w:t>6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432861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613814" cy="3387487"/>
            <wp:effectExtent l="57150" t="19050" r="120236" b="79613"/>
            <wp:docPr id="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755" cy="338684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265E86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BB3400">
        <w:rPr>
          <w:i/>
        </w:rPr>
        <w:t>How do the validation metrics for peptides and PSM compare to the protein level</w:t>
      </w:r>
      <w:r w:rsidR="0055336A">
        <w:rPr>
          <w:i/>
        </w:rPr>
        <w:t>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BB3400" w:rsidRDefault="00265E86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265E86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265E86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265E86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C427D8">
        <w:t>580</w:t>
      </w:r>
      <w:r w:rsidR="00A336EA">
        <w:t xml:space="preserve"> protein matches were marked as confident </w:t>
      </w:r>
      <w:r w:rsidR="00C427D8">
        <w:t>and 626</w:t>
      </w:r>
      <w:r w:rsidR="00D16AE3">
        <w:t xml:space="preserve"> as doubtful, </w:t>
      </w:r>
      <w:r w:rsidR="00A336EA">
        <w:t xml:space="preserve">out of </w:t>
      </w:r>
      <w:r w:rsidR="00C427D8">
        <w:t>a total of 1206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</w:t>
      </w:r>
      <w:r w:rsidR="00094587">
        <w:t>row</w:t>
      </w:r>
      <w:r>
        <w:t xml:space="preserve"> </w:t>
      </w:r>
      <w:r w:rsidR="00094587">
        <w:t>273</w:t>
      </w:r>
      <w:r w:rsidR="00AB5758">
        <w:t xml:space="preserve">, you will see the first </w:t>
      </w:r>
      <w:r w:rsidR="00094587">
        <w:t>protein (</w:t>
      </w:r>
      <w:r w:rsidR="00AB5758">
        <w:t>group</w:t>
      </w:r>
      <w:r w:rsidR="00094587">
        <w:t>)</w:t>
      </w:r>
      <w:r w:rsidR="00AB5758">
        <w:t xml:space="preserve"> marked as doubtful: </w:t>
      </w:r>
      <w:r w:rsidR="00AB5758" w:rsidRPr="00273BF9">
        <w:rPr>
          <w:color w:val="1F497D" w:themeColor="text2"/>
        </w:rPr>
        <w:t>Q</w:t>
      </w:r>
      <w:r w:rsidR="00273BF9" w:rsidRPr="00273BF9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FA35D9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88681" cy="3525679"/>
            <wp:effectExtent l="0" t="19050" r="73819" b="55721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681" cy="35256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562739">
        <w:t xml:space="preserve"> and one confident spectrum</w:t>
      </w:r>
      <w:r>
        <w:t>. This does not mean that the protein identification is wrong, but it should be considered with care.</w:t>
      </w:r>
      <w:bookmarkStart w:id="0" w:name="_GoBack"/>
      <w:bookmarkEnd w:id="0"/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097D25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2697153"/>
            <wp:effectExtent l="57150" t="19050" r="114300" b="84147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9715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</w:t>
      </w:r>
      <w:r w:rsidRPr="004A573B">
        <w:rPr>
          <w:color w:val="002060"/>
        </w:rPr>
        <w:t xml:space="preserve">PEP </w:t>
      </w:r>
      <w:r w:rsidR="004A573B" w:rsidRPr="004A573B">
        <w:rPr>
          <w:color w:val="002060"/>
        </w:rPr>
        <w:t>=</w:t>
      </w:r>
      <w:r w:rsidRPr="004A573B">
        <w:rPr>
          <w:color w:val="002060"/>
        </w:rPr>
        <w:t xml:space="preserve"> </w:t>
      </w:r>
      <w:r w:rsidRPr="00146B25">
        <w:rPr>
          <w:color w:val="002060"/>
        </w:rPr>
        <w:t>1</w:t>
      </w:r>
      <w:r w:rsidR="004A573B">
        <w:rPr>
          <w:color w:val="002060"/>
        </w:rPr>
        <w:t>00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 w:rsidR="004A573B">
        <w:rPr>
          <w:color w:val="002060"/>
        </w:rPr>
        <w:t xml:space="preserve"> </w:t>
      </w:r>
      <w:r w:rsidR="004A573B" w:rsidRPr="004A573B">
        <w:t>(</w:t>
      </w:r>
      <w:r w:rsidR="004A573B">
        <w:t>when</w:t>
      </w:r>
      <w:r w:rsidR="004A573B" w:rsidRPr="004A573B">
        <w:t xml:space="preserve"> confidence is given as 0-100</w:t>
      </w:r>
      <w:r w:rsidR="0064486D">
        <w:t>%</w:t>
      </w:r>
      <w:r w:rsidR="004A573B" w:rsidRPr="004A573B">
        <w:t>)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265E86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265E86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265E86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 is your interpretation of this 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265E86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265E86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8466F" w:rsidRDefault="0058466F" w:rsidP="00C22471">
      <w:pPr>
        <w:spacing w:after="0" w:line="240" w:lineRule="auto"/>
      </w:pPr>
      <w:r>
        <w:separator/>
      </w:r>
    </w:p>
  </w:endnote>
  <w:endnote w:type="continuationSeparator" w:id="0">
    <w:p w:rsidR="0058466F" w:rsidRDefault="0058466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265E86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265E86" w:rsidRPr="00EE5E45">
      <w:rPr>
        <w:b/>
      </w:rPr>
      <w:fldChar w:fldCharType="separate"/>
    </w:r>
    <w:r w:rsidR="00097D25">
      <w:rPr>
        <w:b/>
        <w:noProof/>
      </w:rPr>
      <w:t>8</w:t>
    </w:r>
    <w:r w:rsidR="00265E86" w:rsidRPr="00EE5E45">
      <w:rPr>
        <w:b/>
      </w:rPr>
      <w:fldChar w:fldCharType="end"/>
    </w:r>
    <w:r w:rsidR="00D1669B" w:rsidRPr="00EE5E45">
      <w:t xml:space="preserve"> of </w:t>
    </w:r>
    <w:r w:rsidR="00265E86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265E86" w:rsidRPr="00EE5E45">
      <w:rPr>
        <w:b/>
      </w:rPr>
      <w:fldChar w:fldCharType="separate"/>
    </w:r>
    <w:r w:rsidR="00097D25">
      <w:rPr>
        <w:b/>
        <w:noProof/>
      </w:rPr>
      <w:t>9</w:t>
    </w:r>
    <w:r w:rsidR="00265E8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8466F" w:rsidRDefault="0058466F" w:rsidP="00C22471">
      <w:pPr>
        <w:spacing w:after="0" w:line="240" w:lineRule="auto"/>
      </w:pPr>
      <w:r>
        <w:separator/>
      </w:r>
    </w:p>
  </w:footnote>
  <w:footnote w:type="continuationSeparator" w:id="0">
    <w:p w:rsidR="0058466F" w:rsidRDefault="0058466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3BD0"/>
    <w:rsid w:val="000040A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4587"/>
    <w:rsid w:val="00096D11"/>
    <w:rsid w:val="00097D25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226AE"/>
    <w:rsid w:val="00131102"/>
    <w:rsid w:val="001311BE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3C91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5E86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13E0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B7D"/>
    <w:rsid w:val="00403F5F"/>
    <w:rsid w:val="004067AB"/>
    <w:rsid w:val="00407D27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861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573B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4F0F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6F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486D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56E8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2637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0285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2D73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600B"/>
    <w:rsid w:val="00C07864"/>
    <w:rsid w:val="00C07E83"/>
    <w:rsid w:val="00C100AA"/>
    <w:rsid w:val="00C10C70"/>
    <w:rsid w:val="00C13DF7"/>
    <w:rsid w:val="00C141AC"/>
    <w:rsid w:val="00C1743B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7D8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D4"/>
    <w:rsid w:val="00EC35EF"/>
    <w:rsid w:val="00EC3BE3"/>
    <w:rsid w:val="00EC43AC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16C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5D9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A7DA126-EDB6-4EC1-A4F2-130B991C3B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4</TotalTime>
  <Pages>9</Pages>
  <Words>2021</Words>
  <Characters>10717</Characters>
  <Application>Microsoft Office Word</Application>
  <DocSecurity>0</DocSecurity>
  <Lines>89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713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62</cp:revision>
  <cp:lastPrinted>2013-10-27T20:14:00Z</cp:lastPrinted>
  <dcterms:created xsi:type="dcterms:W3CDTF">2011-09-01T10:00:00Z</dcterms:created>
  <dcterms:modified xsi:type="dcterms:W3CDTF">2014-08-23T13:43:00Z</dcterms:modified>
</cp:coreProperties>
</file>